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C072BC">
        <w:rPr>
          <w:b/>
        </w:rPr>
        <w:t>Figur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 xml:space="preserve"> S</w:t>
      </w:r>
      <w:r w:rsidR="00EA6516" w:rsidRPr="00744DD9">
        <w:rPr>
          <w:rFonts w:hAnsi="Times New Roman" w:cs="Times New Roman"/>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F78D8DA"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r w:rsidR="000411BC">
        <w:t>5</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731383E7"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2830BE01"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9F20DFF"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proofErr w:type="spellStart"/>
      <w:r w:rsidR="000E27E9">
        <w:t>the</w:t>
      </w:r>
      <w:proofErr w:type="spellEnd"/>
      <w:r w:rsidR="000E27E9">
        <w:t xml:space="preserv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1C59DEA3"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bookmarkStart w:id="1" w:name="_GoBack"/>
      <w:bookmarkEnd w:id="1"/>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1E301" w14:textId="77777777" w:rsidR="00301481" w:rsidRDefault="00301481">
      <w:pPr>
        <w:spacing w:after="0"/>
      </w:pPr>
      <w:r>
        <w:separator/>
      </w:r>
    </w:p>
  </w:endnote>
  <w:endnote w:type="continuationSeparator" w:id="0">
    <w:p w14:paraId="052DCF7F" w14:textId="77777777" w:rsidR="00301481" w:rsidRDefault="00301481">
      <w:pPr>
        <w:spacing w:after="0"/>
      </w:pPr>
      <w:r>
        <w:continuationSeparator/>
      </w:r>
    </w:p>
  </w:endnote>
  <w:endnote w:type="continuationNotice" w:id="1">
    <w:p w14:paraId="7EE47274" w14:textId="77777777" w:rsidR="00301481" w:rsidRDefault="0030148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725A4" w14:textId="77777777" w:rsidR="00301481" w:rsidRDefault="00301481">
      <w:r>
        <w:separator/>
      </w:r>
    </w:p>
  </w:footnote>
  <w:footnote w:type="continuationSeparator" w:id="0">
    <w:p w14:paraId="6A5B4795" w14:textId="77777777" w:rsidR="00301481" w:rsidRDefault="00301481">
      <w:r>
        <w:continuationSeparator/>
      </w:r>
    </w:p>
  </w:footnote>
  <w:footnote w:type="continuationNotice" w:id="1">
    <w:p w14:paraId="0F35A2D4" w14:textId="77777777" w:rsidR="00301481" w:rsidRDefault="0030148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481"/>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ED6B7-1EB1-C846-8F20-4A2F2273D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TotalTime>
  <Pages>21</Pages>
  <Words>2170</Words>
  <Characters>1237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58</cp:revision>
  <cp:lastPrinted>2019-11-19T13:01:00Z</cp:lastPrinted>
  <dcterms:created xsi:type="dcterms:W3CDTF">2019-12-03T09:32:00Z</dcterms:created>
  <dcterms:modified xsi:type="dcterms:W3CDTF">2020-01-1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